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bookmarkStart w:id="0" w:name="_GoBack"/>
      <w:bookmarkEnd w:id="0"/>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16951BDE" w:rsidR="00F36F3D" w:rsidRDefault="00B67256" w:rsidP="00F36F3D">
      <w:pPr>
        <w:spacing w:line="480" w:lineRule="auto"/>
        <w:rPr>
          <w:sz w:val="23"/>
          <w:szCs w:val="23"/>
        </w:rPr>
      </w:pPr>
      <w:r>
        <w:rPr>
          <w:sz w:val="23"/>
          <w:szCs w:val="23"/>
        </w:rPr>
        <w:t>[number]</w:t>
      </w:r>
      <w:r w:rsidR="00F36F3D">
        <w:rPr>
          <w:sz w:val="23"/>
          <w:szCs w:val="23"/>
        </w:rPr>
        <w:t xml:space="preserve"> other pathogens (</w:t>
      </w:r>
      <w:r w:rsidR="003C4590">
        <w:rPr>
          <w:i/>
          <w:iCs/>
          <w:sz w:val="23"/>
          <w:szCs w:val="23"/>
        </w:rPr>
        <w:t xml:space="preserve">Plasmodium </w:t>
      </w:r>
      <w:r w:rsidR="006D6A49">
        <w:rPr>
          <w:i/>
          <w:iCs/>
          <w:sz w:val="23"/>
          <w:szCs w:val="23"/>
        </w:rPr>
        <w:t>v</w:t>
      </w:r>
      <w:r w:rsidR="003C4590">
        <w:rPr>
          <w:i/>
          <w:iCs/>
          <w:sz w:val="23"/>
          <w:szCs w:val="23"/>
        </w:rPr>
        <w:t xml:space="preserve">ivax, </w:t>
      </w:r>
      <w:r w:rsidR="003C4590">
        <w:rPr>
          <w:i/>
          <w:sz w:val="23"/>
          <w:szCs w:val="23"/>
        </w:rPr>
        <w:t xml:space="preserve">Toxoplasma </w:t>
      </w:r>
      <w:r w:rsidR="006D6A49">
        <w:rPr>
          <w:i/>
          <w:sz w:val="23"/>
          <w:szCs w:val="23"/>
        </w:rPr>
        <w:t>g</w:t>
      </w:r>
      <w:r w:rsidR="003C4590">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3749BEB8" w:rsidR="00EA43B9" w:rsidRDefault="00EA43B9" w:rsidP="00EB5DDE">
      <w:pPr>
        <w:spacing w:line="480" w:lineRule="auto"/>
      </w:pPr>
      <w:r>
        <w:t>ChEMBL provides a downloadable database that includes drug targets and drug information for those targets, as well as amino acid sequences of the protein targets</w:t>
      </w:r>
      <w:r w:rsidR="00684B58">
        <w:t>[</w:t>
      </w:r>
      <w:r w:rsidR="00D021BF">
        <w:rPr>
          <w:rStyle w:val="FootnoteReference"/>
        </w:rPr>
        <w:footnoteReference w:id="1"/>
      </w:r>
      <w:r w:rsidR="00684B58">
        <w:t>]</w:t>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68E55AE" w:rsidR="00F8549F" w:rsidRDefault="00F8549F" w:rsidP="00EB5DDE">
      <w:pPr>
        <w:spacing w:line="480" w:lineRule="auto"/>
      </w:pPr>
      <w:r>
        <w:t xml:space="preserve">The analysis pipeline uses </w:t>
      </w:r>
      <w:r w:rsidRPr="006D4E6C">
        <w:rPr>
          <w:b/>
          <w:bCs/>
        </w:rPr>
        <w:t>BLASTP</w:t>
      </w:r>
      <w:r w:rsidR="00684B58">
        <w:rPr>
          <w:b/>
          <w:bCs/>
        </w:rPr>
        <w:t>[</w:t>
      </w:r>
      <w:r w:rsidR="007325E3">
        <w:t xml:space="preserve"> </w:t>
      </w:r>
      <w:r w:rsidR="009060B2">
        <w:rPr>
          <w:rStyle w:val="FootnoteReference"/>
        </w:rPr>
        <w:footnoteReference w:id="2"/>
      </w:r>
      <w:r>
        <w:t xml:space="preserve"> </w:t>
      </w:r>
      <w:r w:rsidR="00684B58">
        <w:t>]</w:t>
      </w:r>
      <w:r>
        <w:t xml:space="preserve">or </w:t>
      </w:r>
      <w:r w:rsidR="006D4E6C">
        <w:rPr>
          <w:b/>
          <w:bCs/>
        </w:rPr>
        <w:t>jackhmmer</w:t>
      </w:r>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choloroquin and sulfadoxine-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792C4BAA"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blast_targets</w:t>
      </w:r>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lastRenderedPageBreak/>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r>
        <w:rPr>
          <w:i/>
          <w:iCs/>
        </w:rPr>
        <w:t>blastp.txt.stats</w:t>
      </w:r>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7.2.6. create_blast_statistics_tbl.sql</w:t>
      </w:r>
      <w:r>
        <w:fldChar w:fldCharType="end"/>
      </w:r>
      <w:r>
        <w:t>), is populated by SQL script (</w:t>
      </w:r>
      <w:r>
        <w:fldChar w:fldCharType="begin"/>
      </w:r>
      <w:r>
        <w:instrText xml:space="preserve"> REF _Ref33017448 \h </w:instrText>
      </w:r>
      <w:r>
        <w:fldChar w:fldCharType="separate"/>
      </w:r>
      <w:r>
        <w:t>7.2.7. import_p_falciparum.sql</w:t>
      </w:r>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7B4A3B79" w:rsidR="00644E8D" w:rsidRDefault="00644E8D" w:rsidP="007F5AA4">
      <w:pPr>
        <w:spacing w:line="480" w:lineRule="auto"/>
      </w:pPr>
      <w:r>
        <w:t xml:space="preserve">A script applies the </w:t>
      </w:r>
      <w:r>
        <w:rPr>
          <w:b/>
          <w:bCs/>
        </w:rPr>
        <w:t>jackhammer</w:t>
      </w:r>
      <w:r>
        <w:t xml:space="preserve"> utility to each of the ORFs of the </w:t>
      </w:r>
      <w:r w:rsidR="002874B4">
        <w:rPr>
          <w:i/>
          <w:iCs/>
        </w:rPr>
        <w:t>P</w:t>
      </w:r>
      <w:r>
        <w:rPr>
          <w:i/>
          <w:iCs/>
        </w:rPr>
        <w:t>.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r>
        <w:rPr>
          <w:b/>
          <w:bCs/>
        </w:rPr>
        <w:t xml:space="preserve">jackhmmer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7.3.5. import_hmmer_statistics.sql</w:t>
      </w:r>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r>
        <w:rPr>
          <w:rFonts w:ascii="Lucida Console" w:hAnsi="Lucida Console" w:cs="Lucida Console"/>
          <w:sz w:val="18"/>
          <w:szCs w:val="18"/>
        </w:rPr>
        <w:t>create_hmmer_stats_tbls.sql</w:t>
      </w:r>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targetness”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r w:rsidR="00D33ADE">
        <w:rPr>
          <w:b/>
          <w:bCs/>
        </w:rPr>
        <w:t>jackhmmer</w:t>
      </w:r>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1329C442" w14:textId="77777777" w:rsidR="00BE55D0" w:rsidRDefault="00BE55D0" w:rsidP="00BE55D0">
      <w:r>
        <w:t>Each match and alignment  contains various scores which BLASTP computed for it.</w:t>
      </w:r>
    </w:p>
    <w:p w14:paraId="445AD053" w14:textId="11DC758D" w:rsidR="00BE55D0" w:rsidRPr="003D527C" w:rsidRDefault="00BE55D0" w:rsidP="00BE55D0">
      <w:pPr>
        <w:pStyle w:val="TableFigure"/>
        <w:spacing w:before="0"/>
        <w:rPr>
          <w:sz w:val="22"/>
          <w:szCs w:val="22"/>
        </w:rPr>
      </w:pPr>
      <w:r w:rsidRPr="003D527C">
        <w:rPr>
          <w:sz w:val="22"/>
          <w:szCs w:val="22"/>
        </w:rPr>
        <w:t xml:space="preserve">The “Expect” statistic measures the probability that the matches could occur by chance.  </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ORF.FASTA.summary </w:t>
      </w:r>
      <w:r>
        <w:rPr>
          <w:i w:val="0"/>
          <w:iCs w:val="0"/>
        </w:rPr>
        <w:t>from jackhmmer</w:t>
      </w:r>
    </w:p>
    <w:p w14:paraId="5FA0F890" w14:textId="0D12A10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e are only interested in the total score for the full sequence.  The Perl script </w:t>
      </w:r>
      <w:r>
        <w:lastRenderedPageBreak/>
        <w:t>(</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jackhmmer</w:t>
      </w:r>
      <w:r w:rsidR="002D33D1">
        <w:t xml:space="preserve"> scores</w:t>
      </w:r>
    </w:p>
    <w:p w14:paraId="03A9BED2" w14:textId="51D6F76A"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6.4.2. compare_scores.R</w:t>
      </w:r>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r w:rsidR="006103BA">
        <w:rPr>
          <w:i/>
          <w:iCs/>
        </w:rPr>
        <w:t>hmmer</w:t>
      </w:r>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r>
        <w:rPr>
          <w:i/>
          <w:iCs/>
        </w:rPr>
        <w:t>jink</w:t>
      </w:r>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1E8C70A3" w:rsidR="005B6846" w:rsidRDefault="005B6846" w:rsidP="00A42E77">
      <w:pPr>
        <w:spacing w:after="0" w:line="480" w:lineRule="auto"/>
      </w:pPr>
      <w:r>
        <w:t xml:space="preserve">Another approach to find a useful threshold is </w:t>
      </w:r>
      <w:r w:rsidRPr="005B6846">
        <w:rPr>
          <w:b/>
          <w:bCs/>
        </w:rPr>
        <w:t>kmeans</w:t>
      </w:r>
      <w:r>
        <w:t xml:space="preserve"> clustering.  We are looking for a region that is less dense,</w:t>
      </w:r>
      <w:r w:rsidR="0079506F">
        <w:t xml:space="preserve"> with higher scores</w:t>
      </w:r>
      <w:r>
        <w:t xml:space="preserv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kmeans clustering of hmmer_score</w:t>
      </w:r>
    </w:p>
    <w:p w14:paraId="23C75FA6" w14:textId="14A0DC54" w:rsidR="003873B7" w:rsidRDefault="00293856" w:rsidP="003873B7">
      <w:r>
        <w:t xml:space="preserve">The purple line shows the threshold separating less similar insignificant similarity (in red) from highly similar ORFs in black.  The similarity threshold found by kmeans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select distinct h.targe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h.target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molregno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drugs.xslx</w:t>
      </w:r>
      <w:r>
        <w:t xml:space="preserve"> is included separately in the supplements.</w:t>
      </w:r>
    </w:p>
    <w:p w14:paraId="1BCBCEAF" w14:textId="07F633BB" w:rsid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r>
        <w:rPr>
          <w:b/>
          <w:bCs/>
        </w:rPr>
        <w:t>P_falciparum_hmmer_drugs_annotated.xslx</w:t>
      </w:r>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2B0429ED" w:rsidR="00F64D04" w:rsidRPr="00F64D04" w:rsidRDefault="00F64D04" w:rsidP="00F64D04">
      <w:r>
        <w:t xml:space="preserve">849 drugs/targets were found based on similarity criterion identified by </w:t>
      </w:r>
      <w:r>
        <w:rPr>
          <w:b/>
          <w:bCs/>
        </w:rPr>
        <w:t>kmeans</w:t>
      </w:r>
      <w:r>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80" w:type="dxa"/>
        <w:tblLook w:val="04A0" w:firstRow="1" w:lastRow="0" w:firstColumn="1" w:lastColumn="0" w:noHBand="0" w:noVBand="1"/>
      </w:tblPr>
      <w:tblGrid>
        <w:gridCol w:w="1300"/>
        <w:gridCol w:w="1340"/>
        <w:gridCol w:w="1767"/>
        <w:gridCol w:w="1215"/>
        <w:gridCol w:w="1338"/>
        <w:gridCol w:w="1120"/>
        <w:gridCol w:w="1300"/>
      </w:tblGrid>
      <w:tr w:rsidR="00F64D04" w:rsidRPr="00F64D04" w14:paraId="340EE172" w14:textId="77777777" w:rsidTr="00F64D04">
        <w:trPr>
          <w:trHeight w:val="30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9C364" w14:textId="77777777" w:rsidR="00F64D04" w:rsidRPr="00F64D04" w:rsidRDefault="00F64D04" w:rsidP="00F64D04">
            <w:pPr>
              <w:spacing w:after="0" w:line="240" w:lineRule="auto"/>
              <w:rPr>
                <w:rFonts w:ascii="Calibri" w:eastAsia="Times New Roman" w:hAnsi="Calibri" w:cs="Calibri"/>
                <w:b/>
                <w:bCs/>
                <w:color w:val="000000"/>
                <w:sz w:val="16"/>
                <w:szCs w:val="16"/>
              </w:rPr>
            </w:pPr>
            <w:r w:rsidRPr="00F64D04">
              <w:rPr>
                <w:rFonts w:ascii="Calibri" w:eastAsia="Times New Roman" w:hAnsi="Calibri" w:cs="Calibri"/>
                <w:b/>
                <w:bCs/>
                <w:color w:val="000000"/>
                <w:sz w:val="16"/>
                <w:szCs w:val="16"/>
              </w:rPr>
              <w:t>avg_score</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5149AD2B" w14:textId="77777777" w:rsidR="00F64D04" w:rsidRPr="00F64D04" w:rsidRDefault="00F64D04" w:rsidP="00F64D04">
            <w:pPr>
              <w:spacing w:after="0" w:line="240" w:lineRule="auto"/>
              <w:rPr>
                <w:rFonts w:ascii="Calibri" w:eastAsia="Times New Roman" w:hAnsi="Calibri" w:cs="Calibri"/>
                <w:b/>
                <w:bCs/>
                <w:color w:val="000000"/>
                <w:sz w:val="16"/>
                <w:szCs w:val="16"/>
              </w:rPr>
            </w:pPr>
            <w:r w:rsidRPr="00F64D04">
              <w:rPr>
                <w:rFonts w:ascii="Calibri" w:eastAsia="Times New Roman" w:hAnsi="Calibri" w:cs="Calibri"/>
                <w:b/>
                <w:bCs/>
                <w:color w:val="000000"/>
                <w:sz w:val="16"/>
                <w:szCs w:val="16"/>
              </w:rPr>
              <w:t>original_tax_id</w:t>
            </w:r>
          </w:p>
        </w:tc>
        <w:tc>
          <w:tcPr>
            <w:tcW w:w="1800" w:type="dxa"/>
            <w:tcBorders>
              <w:top w:val="single" w:sz="4" w:space="0" w:color="auto"/>
              <w:left w:val="nil"/>
              <w:bottom w:val="single" w:sz="4" w:space="0" w:color="auto"/>
              <w:right w:val="single" w:sz="4" w:space="0" w:color="auto"/>
            </w:tcBorders>
            <w:shd w:val="clear" w:color="auto" w:fill="auto"/>
            <w:vAlign w:val="bottom"/>
            <w:hideMark/>
          </w:tcPr>
          <w:p w14:paraId="12851C4C" w14:textId="77777777" w:rsidR="00F64D04" w:rsidRPr="00F64D04" w:rsidRDefault="00F64D04" w:rsidP="00F64D04">
            <w:pPr>
              <w:spacing w:after="0" w:line="240" w:lineRule="auto"/>
              <w:rPr>
                <w:rFonts w:ascii="Calibri" w:eastAsia="Times New Roman" w:hAnsi="Calibri" w:cs="Calibri"/>
                <w:b/>
                <w:bCs/>
                <w:color w:val="000000"/>
                <w:sz w:val="16"/>
                <w:szCs w:val="16"/>
              </w:rPr>
            </w:pPr>
            <w:r w:rsidRPr="00F64D04">
              <w:rPr>
                <w:rFonts w:ascii="Calibri" w:eastAsia="Times New Roman" w:hAnsi="Calibri" w:cs="Calibri"/>
                <w:b/>
                <w:bCs/>
                <w:color w:val="000000"/>
                <w:sz w:val="16"/>
                <w:szCs w:val="16"/>
              </w:rPr>
              <w:t>orig_organism</w:t>
            </w:r>
          </w:p>
        </w:tc>
        <w:tc>
          <w:tcPr>
            <w:tcW w:w="1220" w:type="dxa"/>
            <w:tcBorders>
              <w:top w:val="single" w:sz="4" w:space="0" w:color="auto"/>
              <w:left w:val="nil"/>
              <w:bottom w:val="single" w:sz="4" w:space="0" w:color="auto"/>
              <w:right w:val="single" w:sz="4" w:space="0" w:color="auto"/>
            </w:tcBorders>
            <w:shd w:val="clear" w:color="auto" w:fill="auto"/>
            <w:vAlign w:val="bottom"/>
            <w:hideMark/>
          </w:tcPr>
          <w:p w14:paraId="179B42A3" w14:textId="77777777" w:rsidR="00F64D04" w:rsidRPr="00F64D04" w:rsidRDefault="00F64D04" w:rsidP="00F64D04">
            <w:pPr>
              <w:spacing w:after="0" w:line="240" w:lineRule="auto"/>
              <w:rPr>
                <w:rFonts w:ascii="Calibri" w:eastAsia="Times New Roman" w:hAnsi="Calibri" w:cs="Calibri"/>
                <w:b/>
                <w:bCs/>
                <w:color w:val="000000"/>
                <w:sz w:val="16"/>
                <w:szCs w:val="16"/>
              </w:rPr>
            </w:pPr>
            <w:r w:rsidRPr="00F64D04">
              <w:rPr>
                <w:rFonts w:ascii="Calibri" w:eastAsia="Times New Roman" w:hAnsi="Calibri" w:cs="Calibri"/>
                <w:b/>
                <w:bCs/>
                <w:color w:val="000000"/>
                <w:sz w:val="16"/>
                <w:szCs w:val="16"/>
              </w:rPr>
              <w:t>pref_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A583571" w14:textId="77777777" w:rsidR="00F64D04" w:rsidRPr="00F64D04" w:rsidRDefault="00F64D04" w:rsidP="00F64D04">
            <w:pPr>
              <w:spacing w:after="0" w:line="240" w:lineRule="auto"/>
              <w:rPr>
                <w:rFonts w:ascii="Calibri" w:eastAsia="Times New Roman" w:hAnsi="Calibri" w:cs="Calibri"/>
                <w:b/>
                <w:bCs/>
                <w:color w:val="000000"/>
                <w:sz w:val="16"/>
                <w:szCs w:val="16"/>
              </w:rPr>
            </w:pPr>
            <w:r w:rsidRPr="00F64D04">
              <w:rPr>
                <w:rFonts w:ascii="Calibri" w:eastAsia="Times New Roman" w:hAnsi="Calibri" w:cs="Calibri"/>
                <w:b/>
                <w:bCs/>
                <w:color w:val="000000"/>
                <w:sz w:val="16"/>
                <w:szCs w:val="16"/>
              </w:rPr>
              <w:t>chembl_id</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506FBCD" w14:textId="77777777" w:rsidR="00F64D04" w:rsidRPr="00F64D04" w:rsidRDefault="00F64D04" w:rsidP="00F64D04">
            <w:pPr>
              <w:spacing w:after="0" w:line="240" w:lineRule="auto"/>
              <w:rPr>
                <w:rFonts w:ascii="Calibri" w:eastAsia="Times New Roman" w:hAnsi="Calibri" w:cs="Calibri"/>
                <w:b/>
                <w:bCs/>
                <w:color w:val="000000"/>
                <w:sz w:val="16"/>
                <w:szCs w:val="16"/>
              </w:rPr>
            </w:pPr>
            <w:r w:rsidRPr="00F64D04">
              <w:rPr>
                <w:rFonts w:ascii="Calibri" w:eastAsia="Times New Roman" w:hAnsi="Calibri" w:cs="Calibri"/>
                <w:b/>
                <w:bCs/>
                <w:color w:val="000000"/>
                <w:sz w:val="16"/>
                <w:szCs w:val="16"/>
              </w:rPr>
              <w:t>max_phas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7F6D9D0" w14:textId="77777777" w:rsidR="00F64D04" w:rsidRPr="00F64D04" w:rsidRDefault="00F64D04" w:rsidP="00F64D04">
            <w:pPr>
              <w:spacing w:after="0" w:line="240" w:lineRule="auto"/>
              <w:rPr>
                <w:rFonts w:ascii="Calibri" w:eastAsia="Times New Roman" w:hAnsi="Calibri" w:cs="Calibri"/>
                <w:b/>
                <w:bCs/>
                <w:color w:val="000000"/>
                <w:sz w:val="16"/>
                <w:szCs w:val="16"/>
              </w:rPr>
            </w:pPr>
            <w:r w:rsidRPr="00F64D04">
              <w:rPr>
                <w:rFonts w:ascii="Calibri" w:eastAsia="Times New Roman" w:hAnsi="Calibri" w:cs="Calibri"/>
                <w:b/>
                <w:bCs/>
                <w:color w:val="000000"/>
                <w:sz w:val="16"/>
                <w:szCs w:val="16"/>
              </w:rPr>
              <w:t>first_approval</w:t>
            </w:r>
          </w:p>
        </w:tc>
      </w:tr>
      <w:tr w:rsidR="00F64D04" w:rsidRPr="00F64D04" w14:paraId="4B0564A1" w14:textId="77777777" w:rsidTr="00F64D04">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9EBA6EF" w14:textId="77777777" w:rsidR="00F64D04" w:rsidRPr="00F64D04" w:rsidRDefault="00F64D04" w:rsidP="00F64D04">
            <w:pPr>
              <w:spacing w:after="0" w:line="240" w:lineRule="auto"/>
              <w:jc w:val="right"/>
              <w:rPr>
                <w:rFonts w:ascii="Calibri" w:eastAsia="Times New Roman" w:hAnsi="Calibri" w:cs="Calibri"/>
                <w:color w:val="000000"/>
                <w:sz w:val="16"/>
                <w:szCs w:val="16"/>
              </w:rPr>
            </w:pPr>
            <w:r w:rsidRPr="00F64D04">
              <w:rPr>
                <w:rFonts w:ascii="Calibri" w:eastAsia="Times New Roman" w:hAnsi="Calibri" w:cs="Calibri"/>
                <w:color w:val="000000"/>
                <w:sz w:val="16"/>
                <w:szCs w:val="16"/>
              </w:rPr>
              <w:t>661.15</w:t>
            </w:r>
          </w:p>
        </w:tc>
        <w:tc>
          <w:tcPr>
            <w:tcW w:w="1340" w:type="dxa"/>
            <w:tcBorders>
              <w:top w:val="nil"/>
              <w:left w:val="nil"/>
              <w:bottom w:val="single" w:sz="4" w:space="0" w:color="auto"/>
              <w:right w:val="single" w:sz="4" w:space="0" w:color="auto"/>
            </w:tcBorders>
            <w:shd w:val="clear" w:color="auto" w:fill="auto"/>
            <w:noWrap/>
            <w:vAlign w:val="bottom"/>
            <w:hideMark/>
          </w:tcPr>
          <w:p w14:paraId="206FF478" w14:textId="77777777" w:rsidR="00F64D04" w:rsidRPr="00F64D04" w:rsidRDefault="00F64D04" w:rsidP="00F64D04">
            <w:pPr>
              <w:spacing w:after="0" w:line="240" w:lineRule="auto"/>
              <w:jc w:val="right"/>
              <w:rPr>
                <w:rFonts w:ascii="Calibri" w:eastAsia="Times New Roman" w:hAnsi="Calibri" w:cs="Calibri"/>
                <w:color w:val="000000"/>
                <w:sz w:val="16"/>
                <w:szCs w:val="16"/>
              </w:rPr>
            </w:pPr>
            <w:r w:rsidRPr="00F64D04">
              <w:rPr>
                <w:rFonts w:ascii="Calibri" w:eastAsia="Times New Roman" w:hAnsi="Calibri" w:cs="Calibri"/>
                <w:color w:val="000000"/>
                <w:sz w:val="16"/>
                <w:szCs w:val="16"/>
              </w:rPr>
              <w:t>5833</w:t>
            </w:r>
          </w:p>
        </w:tc>
        <w:tc>
          <w:tcPr>
            <w:tcW w:w="1800" w:type="dxa"/>
            <w:tcBorders>
              <w:top w:val="nil"/>
              <w:left w:val="nil"/>
              <w:bottom w:val="single" w:sz="4" w:space="0" w:color="auto"/>
              <w:right w:val="single" w:sz="4" w:space="0" w:color="auto"/>
            </w:tcBorders>
            <w:shd w:val="clear" w:color="auto" w:fill="auto"/>
            <w:vAlign w:val="bottom"/>
            <w:hideMark/>
          </w:tcPr>
          <w:p w14:paraId="02026AAD" w14:textId="77777777" w:rsidR="00F64D04" w:rsidRPr="00F64D04" w:rsidRDefault="00F64D04" w:rsidP="00F64D04">
            <w:pPr>
              <w:spacing w:after="0" w:line="240" w:lineRule="auto"/>
              <w:rPr>
                <w:rFonts w:ascii="Calibri" w:eastAsia="Times New Roman" w:hAnsi="Calibri" w:cs="Calibri"/>
                <w:color w:val="000000"/>
                <w:sz w:val="16"/>
                <w:szCs w:val="16"/>
              </w:rPr>
            </w:pPr>
            <w:r w:rsidRPr="00F64D04">
              <w:rPr>
                <w:rFonts w:ascii="Calibri" w:eastAsia="Times New Roman" w:hAnsi="Calibri" w:cs="Calibri"/>
                <w:color w:val="000000"/>
                <w:sz w:val="16"/>
                <w:szCs w:val="16"/>
              </w:rPr>
              <w:t>Plasmodium falciparum</w:t>
            </w:r>
          </w:p>
        </w:tc>
        <w:tc>
          <w:tcPr>
            <w:tcW w:w="1220" w:type="dxa"/>
            <w:tcBorders>
              <w:top w:val="nil"/>
              <w:left w:val="nil"/>
              <w:bottom w:val="single" w:sz="4" w:space="0" w:color="auto"/>
              <w:right w:val="single" w:sz="4" w:space="0" w:color="auto"/>
            </w:tcBorders>
            <w:shd w:val="clear" w:color="auto" w:fill="auto"/>
            <w:vAlign w:val="bottom"/>
            <w:hideMark/>
          </w:tcPr>
          <w:p w14:paraId="31C32279" w14:textId="77777777" w:rsidR="00F64D04" w:rsidRPr="00F64D04" w:rsidRDefault="00F64D04" w:rsidP="00F64D04">
            <w:pPr>
              <w:spacing w:after="0" w:line="240" w:lineRule="auto"/>
              <w:rPr>
                <w:rFonts w:ascii="Calibri" w:eastAsia="Times New Roman" w:hAnsi="Calibri" w:cs="Calibri"/>
                <w:color w:val="000000"/>
                <w:sz w:val="16"/>
                <w:szCs w:val="16"/>
              </w:rPr>
            </w:pPr>
            <w:r w:rsidRPr="00F64D04">
              <w:rPr>
                <w:rFonts w:ascii="Calibri" w:eastAsia="Times New Roman" w:hAnsi="Calibri" w:cs="Calibri"/>
                <w:color w:val="000000"/>
                <w:sz w:val="16"/>
                <w:szCs w:val="16"/>
              </w:rPr>
              <w:t>SULFACYTINE</w:t>
            </w:r>
          </w:p>
        </w:tc>
        <w:tc>
          <w:tcPr>
            <w:tcW w:w="1300" w:type="dxa"/>
            <w:tcBorders>
              <w:top w:val="nil"/>
              <w:left w:val="nil"/>
              <w:bottom w:val="single" w:sz="4" w:space="0" w:color="auto"/>
              <w:right w:val="single" w:sz="4" w:space="0" w:color="auto"/>
            </w:tcBorders>
            <w:shd w:val="clear" w:color="auto" w:fill="auto"/>
            <w:noWrap/>
            <w:vAlign w:val="bottom"/>
            <w:hideMark/>
          </w:tcPr>
          <w:p w14:paraId="260E5B92" w14:textId="77777777" w:rsidR="00F64D04" w:rsidRPr="00F64D04" w:rsidRDefault="00F64D04" w:rsidP="00F64D04">
            <w:pPr>
              <w:spacing w:after="0" w:line="240" w:lineRule="auto"/>
              <w:rPr>
                <w:rFonts w:ascii="Calibri" w:eastAsia="Times New Roman" w:hAnsi="Calibri" w:cs="Calibri"/>
                <w:color w:val="000000"/>
                <w:sz w:val="16"/>
                <w:szCs w:val="16"/>
              </w:rPr>
            </w:pPr>
            <w:r w:rsidRPr="00F64D04">
              <w:rPr>
                <w:rFonts w:ascii="Calibri" w:eastAsia="Times New Roman" w:hAnsi="Calibri" w:cs="Calibri"/>
                <w:color w:val="000000"/>
                <w:sz w:val="16"/>
                <w:szCs w:val="16"/>
              </w:rPr>
              <w:t>CHEMBL1201056</w:t>
            </w:r>
          </w:p>
        </w:tc>
        <w:tc>
          <w:tcPr>
            <w:tcW w:w="1120" w:type="dxa"/>
            <w:tcBorders>
              <w:top w:val="nil"/>
              <w:left w:val="nil"/>
              <w:bottom w:val="single" w:sz="4" w:space="0" w:color="auto"/>
              <w:right w:val="single" w:sz="4" w:space="0" w:color="auto"/>
            </w:tcBorders>
            <w:shd w:val="clear" w:color="auto" w:fill="auto"/>
            <w:noWrap/>
            <w:vAlign w:val="bottom"/>
            <w:hideMark/>
          </w:tcPr>
          <w:p w14:paraId="0FDBB1D4" w14:textId="77777777" w:rsidR="00F64D04" w:rsidRPr="00F64D04" w:rsidRDefault="00F64D04" w:rsidP="00F64D04">
            <w:pPr>
              <w:spacing w:after="0" w:line="240" w:lineRule="auto"/>
              <w:jc w:val="right"/>
              <w:rPr>
                <w:rFonts w:ascii="Calibri" w:eastAsia="Times New Roman" w:hAnsi="Calibri" w:cs="Calibri"/>
                <w:color w:val="000000"/>
                <w:sz w:val="16"/>
                <w:szCs w:val="16"/>
              </w:rPr>
            </w:pPr>
            <w:r w:rsidRPr="00F64D04">
              <w:rPr>
                <w:rFonts w:ascii="Calibri" w:eastAsia="Times New Roman" w:hAnsi="Calibri" w:cs="Calibri"/>
                <w:color w:val="000000"/>
                <w:sz w:val="16"/>
                <w:szCs w:val="16"/>
              </w:rPr>
              <w:t>4</w:t>
            </w:r>
          </w:p>
        </w:tc>
        <w:tc>
          <w:tcPr>
            <w:tcW w:w="1300" w:type="dxa"/>
            <w:tcBorders>
              <w:top w:val="nil"/>
              <w:left w:val="nil"/>
              <w:bottom w:val="single" w:sz="4" w:space="0" w:color="auto"/>
              <w:right w:val="single" w:sz="4" w:space="0" w:color="auto"/>
            </w:tcBorders>
            <w:shd w:val="clear" w:color="auto" w:fill="auto"/>
            <w:noWrap/>
            <w:vAlign w:val="bottom"/>
            <w:hideMark/>
          </w:tcPr>
          <w:p w14:paraId="7A41D7EC" w14:textId="77777777" w:rsidR="00F64D04" w:rsidRPr="00F64D04" w:rsidRDefault="00F64D04" w:rsidP="00F64D04">
            <w:pPr>
              <w:spacing w:after="0" w:line="240" w:lineRule="auto"/>
              <w:jc w:val="right"/>
              <w:rPr>
                <w:rFonts w:ascii="Calibri" w:eastAsia="Times New Roman" w:hAnsi="Calibri" w:cs="Calibri"/>
                <w:color w:val="000000"/>
                <w:sz w:val="16"/>
                <w:szCs w:val="16"/>
              </w:rPr>
            </w:pPr>
            <w:r w:rsidRPr="00F64D04">
              <w:rPr>
                <w:rFonts w:ascii="Calibri" w:eastAsia="Times New Roman" w:hAnsi="Calibri" w:cs="Calibri"/>
                <w:color w:val="000000"/>
                <w:sz w:val="16"/>
                <w:szCs w:val="16"/>
              </w:rPr>
              <w:t>1975</w:t>
            </w:r>
          </w:p>
        </w:tc>
      </w:tr>
      <w:tr w:rsidR="00F64D04" w:rsidRPr="00F64D04" w14:paraId="123FE786" w14:textId="77777777" w:rsidTr="00F64D04">
        <w:trPr>
          <w:trHeight w:val="30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8F263E9" w14:textId="77777777" w:rsidR="00F64D04" w:rsidRPr="00F64D04" w:rsidRDefault="00F64D04" w:rsidP="00F64D04">
            <w:pPr>
              <w:spacing w:after="0" w:line="240" w:lineRule="auto"/>
              <w:jc w:val="right"/>
              <w:rPr>
                <w:rFonts w:ascii="Calibri" w:eastAsia="Times New Roman" w:hAnsi="Calibri" w:cs="Calibri"/>
                <w:color w:val="000000"/>
                <w:sz w:val="16"/>
                <w:szCs w:val="16"/>
              </w:rPr>
            </w:pPr>
            <w:r w:rsidRPr="00F64D04">
              <w:rPr>
                <w:rFonts w:ascii="Calibri" w:eastAsia="Times New Roman" w:hAnsi="Calibri" w:cs="Calibri"/>
                <w:color w:val="000000"/>
                <w:sz w:val="16"/>
                <w:szCs w:val="16"/>
              </w:rPr>
              <w:t>661.15</w:t>
            </w:r>
          </w:p>
        </w:tc>
        <w:tc>
          <w:tcPr>
            <w:tcW w:w="1340" w:type="dxa"/>
            <w:tcBorders>
              <w:top w:val="nil"/>
              <w:left w:val="nil"/>
              <w:bottom w:val="single" w:sz="4" w:space="0" w:color="auto"/>
              <w:right w:val="single" w:sz="4" w:space="0" w:color="auto"/>
            </w:tcBorders>
            <w:shd w:val="clear" w:color="auto" w:fill="auto"/>
            <w:noWrap/>
            <w:vAlign w:val="bottom"/>
            <w:hideMark/>
          </w:tcPr>
          <w:p w14:paraId="75EF98F0" w14:textId="77777777" w:rsidR="00F64D04" w:rsidRPr="00F64D04" w:rsidRDefault="00F64D04" w:rsidP="00F64D04">
            <w:pPr>
              <w:spacing w:after="0" w:line="240" w:lineRule="auto"/>
              <w:jc w:val="right"/>
              <w:rPr>
                <w:rFonts w:ascii="Calibri" w:eastAsia="Times New Roman" w:hAnsi="Calibri" w:cs="Calibri"/>
                <w:color w:val="000000"/>
                <w:sz w:val="16"/>
                <w:szCs w:val="16"/>
              </w:rPr>
            </w:pPr>
            <w:r w:rsidRPr="00F64D04">
              <w:rPr>
                <w:rFonts w:ascii="Calibri" w:eastAsia="Times New Roman" w:hAnsi="Calibri" w:cs="Calibri"/>
                <w:color w:val="000000"/>
                <w:sz w:val="16"/>
                <w:szCs w:val="16"/>
              </w:rPr>
              <w:t>5833</w:t>
            </w:r>
          </w:p>
        </w:tc>
        <w:tc>
          <w:tcPr>
            <w:tcW w:w="1800" w:type="dxa"/>
            <w:tcBorders>
              <w:top w:val="nil"/>
              <w:left w:val="nil"/>
              <w:bottom w:val="single" w:sz="4" w:space="0" w:color="auto"/>
              <w:right w:val="single" w:sz="4" w:space="0" w:color="auto"/>
            </w:tcBorders>
            <w:shd w:val="clear" w:color="auto" w:fill="auto"/>
            <w:vAlign w:val="bottom"/>
            <w:hideMark/>
          </w:tcPr>
          <w:p w14:paraId="03CB3158" w14:textId="77777777" w:rsidR="00F64D04" w:rsidRPr="00F64D04" w:rsidRDefault="00F64D04" w:rsidP="00F64D04">
            <w:pPr>
              <w:spacing w:after="0" w:line="240" w:lineRule="auto"/>
              <w:rPr>
                <w:rFonts w:ascii="Calibri" w:eastAsia="Times New Roman" w:hAnsi="Calibri" w:cs="Calibri"/>
                <w:color w:val="000000"/>
                <w:sz w:val="16"/>
                <w:szCs w:val="16"/>
              </w:rPr>
            </w:pPr>
            <w:r w:rsidRPr="00F64D04">
              <w:rPr>
                <w:rFonts w:ascii="Calibri" w:eastAsia="Times New Roman" w:hAnsi="Calibri" w:cs="Calibri"/>
                <w:color w:val="000000"/>
                <w:sz w:val="16"/>
                <w:szCs w:val="16"/>
              </w:rPr>
              <w:t>Plasmodium falciparum</w:t>
            </w:r>
          </w:p>
        </w:tc>
        <w:tc>
          <w:tcPr>
            <w:tcW w:w="1220" w:type="dxa"/>
            <w:tcBorders>
              <w:top w:val="nil"/>
              <w:left w:val="nil"/>
              <w:bottom w:val="single" w:sz="4" w:space="0" w:color="auto"/>
              <w:right w:val="single" w:sz="4" w:space="0" w:color="auto"/>
            </w:tcBorders>
            <w:shd w:val="clear" w:color="auto" w:fill="auto"/>
            <w:vAlign w:val="bottom"/>
            <w:hideMark/>
          </w:tcPr>
          <w:p w14:paraId="25309DB7" w14:textId="77777777" w:rsidR="00F64D04" w:rsidRPr="00F64D04" w:rsidRDefault="00F64D04" w:rsidP="00F64D04">
            <w:pPr>
              <w:spacing w:after="0" w:line="240" w:lineRule="auto"/>
              <w:rPr>
                <w:rFonts w:ascii="Calibri" w:eastAsia="Times New Roman" w:hAnsi="Calibri" w:cs="Calibri"/>
                <w:color w:val="000000"/>
                <w:sz w:val="16"/>
                <w:szCs w:val="16"/>
              </w:rPr>
            </w:pPr>
            <w:r w:rsidRPr="00F64D04">
              <w:rPr>
                <w:rFonts w:ascii="Calibri" w:eastAsia="Times New Roman" w:hAnsi="Calibri" w:cs="Calibri"/>
                <w:color w:val="000000"/>
                <w:sz w:val="16"/>
                <w:szCs w:val="16"/>
              </w:rPr>
              <w:t>SULFADOXINE</w:t>
            </w:r>
          </w:p>
        </w:tc>
        <w:tc>
          <w:tcPr>
            <w:tcW w:w="1300" w:type="dxa"/>
            <w:tcBorders>
              <w:top w:val="nil"/>
              <w:left w:val="nil"/>
              <w:bottom w:val="single" w:sz="4" w:space="0" w:color="auto"/>
              <w:right w:val="single" w:sz="4" w:space="0" w:color="auto"/>
            </w:tcBorders>
            <w:shd w:val="clear" w:color="auto" w:fill="auto"/>
            <w:noWrap/>
            <w:vAlign w:val="bottom"/>
            <w:hideMark/>
          </w:tcPr>
          <w:p w14:paraId="551F376B" w14:textId="77777777" w:rsidR="00F64D04" w:rsidRPr="00F64D04" w:rsidRDefault="00F64D04" w:rsidP="00F64D04">
            <w:pPr>
              <w:spacing w:after="0" w:line="240" w:lineRule="auto"/>
              <w:rPr>
                <w:rFonts w:ascii="Calibri" w:eastAsia="Times New Roman" w:hAnsi="Calibri" w:cs="Calibri"/>
                <w:color w:val="000000"/>
                <w:sz w:val="16"/>
                <w:szCs w:val="16"/>
              </w:rPr>
            </w:pPr>
            <w:r w:rsidRPr="00F64D04">
              <w:rPr>
                <w:rFonts w:ascii="Calibri" w:eastAsia="Times New Roman" w:hAnsi="Calibri" w:cs="Calibri"/>
                <w:color w:val="000000"/>
                <w:sz w:val="16"/>
                <w:szCs w:val="16"/>
              </w:rPr>
              <w:t>CHEMBL1539</w:t>
            </w:r>
          </w:p>
        </w:tc>
        <w:tc>
          <w:tcPr>
            <w:tcW w:w="1120" w:type="dxa"/>
            <w:tcBorders>
              <w:top w:val="nil"/>
              <w:left w:val="nil"/>
              <w:bottom w:val="single" w:sz="4" w:space="0" w:color="auto"/>
              <w:right w:val="single" w:sz="4" w:space="0" w:color="auto"/>
            </w:tcBorders>
            <w:shd w:val="clear" w:color="auto" w:fill="auto"/>
            <w:noWrap/>
            <w:vAlign w:val="bottom"/>
            <w:hideMark/>
          </w:tcPr>
          <w:p w14:paraId="299DD7B8" w14:textId="77777777" w:rsidR="00F64D04" w:rsidRPr="00F64D04" w:rsidRDefault="00F64D04" w:rsidP="00F64D04">
            <w:pPr>
              <w:spacing w:after="0" w:line="240" w:lineRule="auto"/>
              <w:jc w:val="right"/>
              <w:rPr>
                <w:rFonts w:ascii="Calibri" w:eastAsia="Times New Roman" w:hAnsi="Calibri" w:cs="Calibri"/>
                <w:color w:val="000000"/>
                <w:sz w:val="16"/>
                <w:szCs w:val="16"/>
              </w:rPr>
            </w:pPr>
            <w:r w:rsidRPr="00F64D04">
              <w:rPr>
                <w:rFonts w:ascii="Calibri" w:eastAsia="Times New Roman" w:hAnsi="Calibri" w:cs="Calibri"/>
                <w:color w:val="000000"/>
                <w:sz w:val="16"/>
                <w:szCs w:val="16"/>
              </w:rPr>
              <w:t>4</w:t>
            </w:r>
          </w:p>
        </w:tc>
        <w:tc>
          <w:tcPr>
            <w:tcW w:w="1300" w:type="dxa"/>
            <w:tcBorders>
              <w:top w:val="nil"/>
              <w:left w:val="nil"/>
              <w:bottom w:val="single" w:sz="4" w:space="0" w:color="auto"/>
              <w:right w:val="single" w:sz="4" w:space="0" w:color="auto"/>
            </w:tcBorders>
            <w:shd w:val="clear" w:color="auto" w:fill="auto"/>
            <w:noWrap/>
            <w:vAlign w:val="bottom"/>
            <w:hideMark/>
          </w:tcPr>
          <w:p w14:paraId="27696B23" w14:textId="77777777" w:rsidR="00F64D04" w:rsidRPr="00F64D04" w:rsidRDefault="00F64D04" w:rsidP="00F64D04">
            <w:pPr>
              <w:spacing w:after="0" w:line="240" w:lineRule="auto"/>
              <w:jc w:val="right"/>
              <w:rPr>
                <w:rFonts w:ascii="Calibri" w:eastAsia="Times New Roman" w:hAnsi="Calibri" w:cs="Calibri"/>
                <w:color w:val="000000"/>
                <w:sz w:val="16"/>
                <w:szCs w:val="16"/>
              </w:rPr>
            </w:pPr>
            <w:r w:rsidRPr="00F64D04">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56C538D6" w:rsidR="00F64D04" w:rsidRDefault="00F64D04" w:rsidP="001D448F">
      <w:r>
        <w:t>506 of those drugs have first approval dates.</w:t>
      </w:r>
    </w:p>
    <w:p w14:paraId="6722465A" w14:textId="77777777" w:rsidR="00ED5F43" w:rsidRDefault="00ED5F43" w:rsidP="001D448F"/>
    <w:p w14:paraId="3467E69D" w14:textId="77777777" w:rsidR="00F64D04" w:rsidRDefault="00F64D04" w:rsidP="001D448F"/>
    <w:p w14:paraId="6D38C719" w14:textId="363AEEDD" w:rsidR="001D448F" w:rsidRDefault="001D448F">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3"/>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3"/>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4"/>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5"/>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b.targe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h.scor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b.expect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on b.orf_id = h.orf and b.target = h.targe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scores.R</w:t>
      </w:r>
      <w:bookmarkEnd w:id="16"/>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read.csv(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read.csv(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lwd=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score)+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norm_log_thresh))</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stats[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read.csv(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lwd=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plot(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bline(h=k_threshold,lwd=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8"/>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C:/Users/Jeremy-satellite/Documents/RBIF120/paralog_targets/supplements/targets/P_falciparum_hmmer_drugs.txt' CSV HEADER delimiter '</w:t>
      </w:r>
      <w:r w:rsidRPr="006242E9">
        <w:rPr>
          <w:rFonts w:ascii="Courier New" w:hAnsi="Courier New" w:cs="Courier New"/>
          <w:sz w:val="16"/>
          <w:szCs w:val="16"/>
        </w:rPr>
        <w:tab/>
        <w:t>'</w:t>
      </w:r>
    </w:p>
    <w:bookmarkStart w:id="19"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19"/>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sectPr w:rsidR="00B5193F" w:rsidRPr="00B5193F" w:rsidSect="00B10A1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9FDB72" w14:textId="77777777" w:rsidR="00E419A3" w:rsidRDefault="00E419A3" w:rsidP="00B10A11">
      <w:pPr>
        <w:spacing w:after="0" w:line="240" w:lineRule="auto"/>
      </w:pPr>
      <w:r>
        <w:separator/>
      </w:r>
    </w:p>
  </w:endnote>
  <w:endnote w:type="continuationSeparator" w:id="0">
    <w:p w14:paraId="7D5D015E" w14:textId="77777777" w:rsidR="00E419A3" w:rsidRDefault="00E419A3"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1D448F" w:rsidRDefault="001D44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1D448F" w:rsidRDefault="001D44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1D448F" w:rsidRDefault="001D448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1D448F" w:rsidRDefault="001D448F">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1D448F" w:rsidRDefault="001D44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6711D1" w14:textId="77777777" w:rsidR="00E419A3" w:rsidRDefault="00E419A3" w:rsidP="00B10A11">
      <w:pPr>
        <w:spacing w:after="0" w:line="240" w:lineRule="auto"/>
      </w:pPr>
      <w:r>
        <w:separator/>
      </w:r>
    </w:p>
  </w:footnote>
  <w:footnote w:type="continuationSeparator" w:id="0">
    <w:p w14:paraId="5D847AB8" w14:textId="77777777" w:rsidR="00E419A3" w:rsidRDefault="00E419A3" w:rsidP="00B10A11">
      <w:pPr>
        <w:spacing w:after="0" w:line="240" w:lineRule="auto"/>
      </w:pPr>
      <w:r>
        <w:continuationSeparator/>
      </w:r>
    </w:p>
  </w:footnote>
  <w:footnote w:id="1">
    <w:p w14:paraId="15C351F2" w14:textId="2500F455" w:rsidR="001D448F" w:rsidRDefault="001D448F"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1D448F" w:rsidRDefault="001D448F">
      <w:pPr>
        <w:pStyle w:val="FootnoteText"/>
      </w:pPr>
    </w:p>
  </w:footnote>
  <w:footnote w:id="2">
    <w:p w14:paraId="7D890F5A" w14:textId="064EEB8A" w:rsidR="001D448F" w:rsidRPr="005331D6" w:rsidRDefault="001D448F"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1D448F" w:rsidRDefault="001D448F">
      <w:pPr>
        <w:pStyle w:val="FootnoteText"/>
      </w:pPr>
    </w:p>
  </w:footnote>
  <w:footnote w:id="3">
    <w:p w14:paraId="544F664F" w14:textId="7CFB752A" w:rsidR="001D448F" w:rsidRDefault="001D448F"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1D448F" w:rsidRDefault="001D448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1D448F" w:rsidRDefault="001D44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1D448F" w:rsidRDefault="001D448F">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1D448F" w:rsidRDefault="001D44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1D448F" w:rsidRDefault="001D44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73E8D"/>
    <w:rsid w:val="00177583"/>
    <w:rsid w:val="00183730"/>
    <w:rsid w:val="001A1C56"/>
    <w:rsid w:val="001B4F08"/>
    <w:rsid w:val="001C132C"/>
    <w:rsid w:val="001C6E26"/>
    <w:rsid w:val="001C6EBA"/>
    <w:rsid w:val="001D448F"/>
    <w:rsid w:val="001D58F6"/>
    <w:rsid w:val="001E123E"/>
    <w:rsid w:val="001E7049"/>
    <w:rsid w:val="001F002E"/>
    <w:rsid w:val="00207EFF"/>
    <w:rsid w:val="00226261"/>
    <w:rsid w:val="00226D94"/>
    <w:rsid w:val="00232197"/>
    <w:rsid w:val="00252AA8"/>
    <w:rsid w:val="0028086A"/>
    <w:rsid w:val="0028388C"/>
    <w:rsid w:val="002874B4"/>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E0D09"/>
    <w:rsid w:val="003F47FE"/>
    <w:rsid w:val="00401CAB"/>
    <w:rsid w:val="00412DE9"/>
    <w:rsid w:val="00417E0F"/>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242E9"/>
    <w:rsid w:val="00644E8D"/>
    <w:rsid w:val="0066354D"/>
    <w:rsid w:val="0067009D"/>
    <w:rsid w:val="00677DE4"/>
    <w:rsid w:val="00684B58"/>
    <w:rsid w:val="006B4E3C"/>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3F15"/>
    <w:rsid w:val="0079506F"/>
    <w:rsid w:val="007F1137"/>
    <w:rsid w:val="007F5AA4"/>
    <w:rsid w:val="00806515"/>
    <w:rsid w:val="00812745"/>
    <w:rsid w:val="00836F88"/>
    <w:rsid w:val="0086262C"/>
    <w:rsid w:val="00864999"/>
    <w:rsid w:val="008B599D"/>
    <w:rsid w:val="008B5C54"/>
    <w:rsid w:val="008C0C84"/>
    <w:rsid w:val="008E05BC"/>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A219E7"/>
    <w:rsid w:val="00A24088"/>
    <w:rsid w:val="00A2629E"/>
    <w:rsid w:val="00A264F6"/>
    <w:rsid w:val="00A26B98"/>
    <w:rsid w:val="00A34AE8"/>
    <w:rsid w:val="00A42E77"/>
    <w:rsid w:val="00A862E9"/>
    <w:rsid w:val="00A95282"/>
    <w:rsid w:val="00AD20D2"/>
    <w:rsid w:val="00AD4F62"/>
    <w:rsid w:val="00AF430C"/>
    <w:rsid w:val="00B10278"/>
    <w:rsid w:val="00B10A11"/>
    <w:rsid w:val="00B26F84"/>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D1199"/>
    <w:rsid w:val="00CE1CB2"/>
    <w:rsid w:val="00CE2441"/>
    <w:rsid w:val="00CF4ED8"/>
    <w:rsid w:val="00CF6463"/>
    <w:rsid w:val="00D01232"/>
    <w:rsid w:val="00D021BF"/>
    <w:rsid w:val="00D0772B"/>
    <w:rsid w:val="00D33ADE"/>
    <w:rsid w:val="00D4231B"/>
    <w:rsid w:val="00D44E62"/>
    <w:rsid w:val="00D466A1"/>
    <w:rsid w:val="00D94D35"/>
    <w:rsid w:val="00D953D0"/>
    <w:rsid w:val="00DB3582"/>
    <w:rsid w:val="00DB3710"/>
    <w:rsid w:val="00DB3B7B"/>
    <w:rsid w:val="00DB6BB1"/>
    <w:rsid w:val="00DD4D86"/>
    <w:rsid w:val="00E06542"/>
    <w:rsid w:val="00E205D6"/>
    <w:rsid w:val="00E24D3E"/>
    <w:rsid w:val="00E30324"/>
    <w:rsid w:val="00E419A3"/>
    <w:rsid w:val="00E4756C"/>
    <w:rsid w:val="00E97D5F"/>
    <w:rsid w:val="00EA43B9"/>
    <w:rsid w:val="00EA49D3"/>
    <w:rsid w:val="00EB1B9B"/>
    <w:rsid w:val="00EB5DDE"/>
    <w:rsid w:val="00EC0732"/>
    <w:rsid w:val="00ED5F43"/>
    <w:rsid w:val="00ED6DD2"/>
    <w:rsid w:val="00EE4D29"/>
    <w:rsid w:val="00EF5D89"/>
    <w:rsid w:val="00F05801"/>
    <w:rsid w:val="00F16F01"/>
    <w:rsid w:val="00F36F3D"/>
    <w:rsid w:val="00F42119"/>
    <w:rsid w:val="00F528B0"/>
    <w:rsid w:val="00F64D04"/>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24FE0"/>
    <w:rsid w:val="0073534A"/>
    <w:rsid w:val="00752C75"/>
    <w:rsid w:val="007C04C5"/>
    <w:rsid w:val="007D70EE"/>
    <w:rsid w:val="007E5C56"/>
    <w:rsid w:val="00801B38"/>
    <w:rsid w:val="008B129C"/>
    <w:rsid w:val="00951BDD"/>
    <w:rsid w:val="009E644C"/>
    <w:rsid w:val="00AA597D"/>
    <w:rsid w:val="00AB6AC3"/>
    <w:rsid w:val="00AC2FBE"/>
    <w:rsid w:val="00AC7E98"/>
    <w:rsid w:val="00BA157A"/>
    <w:rsid w:val="00C651A2"/>
    <w:rsid w:val="00C6614E"/>
    <w:rsid w:val="00C835E4"/>
    <w:rsid w:val="00CA7E6A"/>
    <w:rsid w:val="00CE42B7"/>
    <w:rsid w:val="00D12DC7"/>
    <w:rsid w:val="00D4102B"/>
    <w:rsid w:val="00D459BE"/>
    <w:rsid w:val="00D560C9"/>
    <w:rsid w:val="00D71C8F"/>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1DDA9F-2C50-4C8A-AFE3-9B647CF47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4</TotalTime>
  <Pages>32</Pages>
  <Words>6734</Words>
  <Characters>38389</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28</cp:revision>
  <dcterms:created xsi:type="dcterms:W3CDTF">2020-01-21T17:09:00Z</dcterms:created>
  <dcterms:modified xsi:type="dcterms:W3CDTF">2020-03-0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